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commentRangeStart w:id="38"/>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8"/>
      <w:r w:rsidR="008C592A">
        <w:rPr>
          <w:rStyle w:val="ad"/>
        </w:rPr>
        <w:commentReference w:id="38"/>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commentRangeStart w:id="40"/>
      <w:r w:rsidR="004C2F32">
        <w:rPr>
          <w:rFonts w:hint="eastAsia"/>
        </w:rPr>
        <w:t>8</w:t>
      </w:r>
      <w:r w:rsidR="004C2F32">
        <w:rPr>
          <w:rFonts w:hint="eastAsia"/>
        </w:rPr>
        <w:t>至</w:t>
      </w:r>
      <w:r w:rsidR="004C2F32">
        <w:rPr>
          <w:rFonts w:hint="eastAsia"/>
        </w:rPr>
        <w:t>10</w:t>
      </w:r>
      <w:r w:rsidR="004C2F32">
        <w:rPr>
          <w:rFonts w:hint="eastAsia"/>
        </w:rPr>
        <w:t>年</w:t>
      </w:r>
      <w:commentRangeEnd w:id="40"/>
      <w:r w:rsidR="0016474B">
        <w:rPr>
          <w:rStyle w:val="ad"/>
        </w:rPr>
        <w:commentReference w:id="40"/>
      </w:r>
      <w:r w:rsidR="004C2F32">
        <w:rPr>
          <w:rFonts w:hint="eastAsia"/>
        </w:rPr>
        <w:t>。</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和之前一样。</w:t>
      </w:r>
    </w:p>
    <w:p w14:paraId="2285A69E" w14:textId="5860EEF3" w:rsidR="009350E7" w:rsidRDefault="006936B0" w:rsidP="007B4DA4">
      <w:pPr>
        <w:ind w:firstLine="420"/>
      </w:pPr>
      <w:r>
        <w:rPr>
          <w:rFonts w:hint="eastAsia"/>
        </w:rPr>
        <w:t>此处，我们定义：转向。</w:t>
      </w:r>
    </w:p>
    <w:p w14:paraId="19BBB852" w14:textId="12BBE441" w:rsidR="00EA730F" w:rsidRDefault="00EA730F" w:rsidP="007B4DA4">
      <w:pPr>
        <w:ind w:firstLine="420"/>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图还有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分类做一些微小调整</w:t>
      </w:r>
      <w:r w:rsidR="00440DD6">
        <w:rPr>
          <w:rFonts w:hint="eastAsia"/>
        </w:rPr>
        <w:t>。</w:t>
      </w:r>
    </w:p>
    <w:p w14:paraId="4D305B7E" w14:textId="0FA26C69"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转向率</w:t>
      </w:r>
    </w:p>
    <w:p w14:paraId="6525C133" w14:textId="2CAC473C" w:rsidR="00116BFD" w:rsidRDefault="00E86FDB" w:rsidP="004751F3">
      <w:pPr>
        <w:ind w:firstLineChars="200" w:firstLine="480"/>
      </w:pPr>
      <w:r>
        <w:rPr>
          <w:rFonts w:hint="eastAsia"/>
        </w:rPr>
        <w:t>下图是第一次以主要贡献者发文年份在</w:t>
      </w:r>
      <w:r>
        <w:rPr>
          <w:rFonts w:hint="eastAsia"/>
        </w:rPr>
        <w:t>1998</w:t>
      </w:r>
      <w:r>
        <w:rPr>
          <w:rFonts w:hint="eastAsia"/>
        </w:rPr>
        <w:t>年至</w:t>
      </w:r>
      <w:r>
        <w:rPr>
          <w:rFonts w:hint="eastAsia"/>
        </w:rPr>
        <w:t>2002</w:t>
      </w:r>
      <w:r>
        <w:rPr>
          <w:rFonts w:hint="eastAsia"/>
        </w:rPr>
        <w:t>年</w:t>
      </w:r>
      <w:r w:rsidR="005D62D7">
        <w:rPr>
          <w:rFonts w:hint="eastAsia"/>
        </w:rPr>
        <w:t>职业生涯长度为</w:t>
      </w:r>
      <w:r w:rsidR="00455103">
        <w:rPr>
          <w:rFonts w:hint="eastAsia"/>
        </w:rPr>
        <w:t>6</w:t>
      </w:r>
      <w:r w:rsidR="005D62D7">
        <w:rPr>
          <w:rFonts w:hint="eastAsia"/>
        </w:rPr>
        <w:t>年</w:t>
      </w:r>
      <w:r w:rsidR="00455103">
        <w:rPr>
          <w:rFonts w:hint="eastAsia"/>
        </w:rPr>
        <w:t>及以上</w:t>
      </w:r>
      <w:r w:rsidR="005D62D7">
        <w:rPr>
          <w:rFonts w:hint="eastAsia"/>
        </w:rPr>
        <w:t>的研究者的研究方向转换率。</w:t>
      </w:r>
      <w:r w:rsidR="004147AD">
        <w:rPr>
          <w:rFonts w:hint="eastAsia"/>
        </w:rPr>
        <w:t>仅考虑第一作者的情况，发现有</w:t>
      </w:r>
      <w:r w:rsidR="00BC3D67">
        <w:rPr>
          <w:rFonts w:hint="eastAsia"/>
        </w:rPr>
        <w:t>16</w:t>
      </w:r>
      <w:r w:rsidR="004147AD">
        <w:rPr>
          <w:rFonts w:hint="eastAsia"/>
        </w:rPr>
        <w:t>%</w:t>
      </w:r>
      <w:r w:rsidR="004147AD">
        <w:rPr>
          <w:rFonts w:hint="eastAsia"/>
        </w:rPr>
        <w:t>的研究者从未转向。</w:t>
      </w:r>
      <w:r w:rsidR="00BC3D67">
        <w:rPr>
          <w:rFonts w:hint="eastAsia"/>
        </w:rPr>
        <w:t>80</w:t>
      </w:r>
      <w:r w:rsidR="00EB1207">
        <w:rPr>
          <w:rFonts w:hint="eastAsia"/>
        </w:rPr>
        <w:t>%</w:t>
      </w:r>
      <w:r w:rsidR="00BC3D67">
        <w:rPr>
          <w:rFonts w:hint="eastAsia"/>
        </w:rPr>
        <w:t>以上</w:t>
      </w:r>
      <w:r w:rsidR="00EB1207">
        <w:rPr>
          <w:rFonts w:hint="eastAsia"/>
        </w:rPr>
        <w:t>研究者发生过转向，转向的人一般会选择早转向。</w:t>
      </w:r>
      <w:r w:rsidR="00DC220D">
        <w:rPr>
          <w:rFonts w:hint="eastAsia"/>
        </w:rPr>
        <w:t>长期不转向的人后期也很难转向。</w:t>
      </w:r>
      <w:r w:rsidR="006518DC" w:rsidRPr="006518DC">
        <w:rPr>
          <w:rFonts w:hint="eastAsia"/>
          <w:b/>
          <w:bCs/>
        </w:rPr>
        <w:t>注意：</w:t>
      </w:r>
      <w:r w:rsidR="006518DC">
        <w:rPr>
          <w:rFonts w:hint="eastAsia"/>
          <w:b/>
          <w:bCs/>
        </w:rPr>
        <w:t>此图中，部分研究者可能在</w:t>
      </w:r>
      <w:r w:rsidR="005B5726">
        <w:rPr>
          <w:rFonts w:hint="eastAsia"/>
          <w:b/>
          <w:bCs/>
        </w:rPr>
        <w:t>6</w:t>
      </w:r>
      <w:r w:rsidR="005B5726">
        <w:rPr>
          <w:rFonts w:hint="eastAsia"/>
          <w:b/>
          <w:bCs/>
        </w:rPr>
        <w:t>年之后发生了转向，也记录在内</w:t>
      </w:r>
      <w:r w:rsidR="006518DC" w:rsidRPr="006518DC">
        <w:rPr>
          <w:rFonts w:hint="eastAsia"/>
          <w:b/>
          <w:bCs/>
        </w:rPr>
        <w:t>。</w:t>
      </w:r>
    </w:p>
    <w:p w14:paraId="2A18F53C" w14:textId="2B519EA9" w:rsidR="00275DB6" w:rsidRDefault="00652903" w:rsidP="004B5860">
      <w:pPr>
        <w:ind w:firstLineChars="200" w:firstLine="480"/>
      </w:pPr>
      <w:r>
        <w:rPr>
          <w:noProof/>
        </w:rPr>
        <w:drawing>
          <wp:inline distT="0" distB="0" distL="0" distR="0" wp14:anchorId="50A3B6BB" wp14:editId="76D08239">
            <wp:extent cx="5274310" cy="4010660"/>
            <wp:effectExtent l="0" t="0" r="254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010660"/>
                    </a:xfrm>
                    <a:prstGeom prst="rect">
                      <a:avLst/>
                    </a:prstGeom>
                    <a:noFill/>
                    <a:ln>
                      <a:noFill/>
                    </a:ln>
                  </pic:spPr>
                </pic:pic>
              </a:graphicData>
            </a:graphic>
          </wp:inline>
        </w:drawing>
      </w:r>
    </w:p>
    <w:p w14:paraId="41BDEA29" w14:textId="2DAC1A8A" w:rsidR="0011708B" w:rsidRDefault="0011708B" w:rsidP="006A727F">
      <w:pPr>
        <w:ind w:firstLineChars="200" w:firstLine="480"/>
      </w:pPr>
      <w:r>
        <w:rPr>
          <w:rFonts w:hint="eastAsia"/>
        </w:rPr>
        <w:t>下图缩小了样本，仅仅观察</w:t>
      </w:r>
      <w:r w:rsidR="006A727F">
        <w:rPr>
          <w:rFonts w:hint="eastAsia"/>
        </w:rPr>
        <w:t>职业生涯</w:t>
      </w:r>
      <w:r w:rsidR="002F6D37" w:rsidRPr="00727248">
        <w:rPr>
          <w:rFonts w:hint="eastAsia"/>
          <w:b/>
          <w:bCs/>
        </w:rPr>
        <w:t>恰好</w:t>
      </w:r>
      <w:r w:rsidR="006A727F" w:rsidRPr="00727248">
        <w:rPr>
          <w:rFonts w:hint="eastAsia"/>
          <w:b/>
          <w:bCs/>
        </w:rPr>
        <w:t>为</w:t>
      </w:r>
      <w:r w:rsidR="006A727F" w:rsidRPr="00727248">
        <w:rPr>
          <w:rFonts w:hint="eastAsia"/>
          <w:b/>
          <w:bCs/>
        </w:rPr>
        <w:t>6</w:t>
      </w:r>
      <w:r w:rsidR="006A727F" w:rsidRPr="00727248">
        <w:rPr>
          <w:rFonts w:hint="eastAsia"/>
          <w:b/>
          <w:bCs/>
        </w:rPr>
        <w:t>年</w:t>
      </w:r>
      <w:r w:rsidR="006A727F">
        <w:rPr>
          <w:rFonts w:hint="eastAsia"/>
        </w:rPr>
        <w:t>的研究者。情况比较相近。</w:t>
      </w:r>
      <w:r w:rsidR="00F23C4A">
        <w:rPr>
          <w:rFonts w:hint="eastAsia"/>
        </w:rPr>
        <w:lastRenderedPageBreak/>
        <w:t>变化在于没有转的人变多（</w:t>
      </w:r>
      <w:r w:rsidR="00030661">
        <w:rPr>
          <w:rFonts w:hint="eastAsia"/>
        </w:rPr>
        <w:t>说明很多人在</w:t>
      </w:r>
      <w:r w:rsidR="00030661">
        <w:rPr>
          <w:rFonts w:hint="eastAsia"/>
        </w:rPr>
        <w:t>6</w:t>
      </w:r>
      <w:r w:rsidR="00030661">
        <w:rPr>
          <w:rFonts w:hint="eastAsia"/>
        </w:rPr>
        <w:t>年之后，还是发生了转向</w:t>
      </w:r>
      <w:r w:rsidR="00F23C4A">
        <w:rPr>
          <w:rFonts w:hint="eastAsia"/>
        </w:rPr>
        <w:t>）。</w:t>
      </w:r>
    </w:p>
    <w:p w14:paraId="45E986A5" w14:textId="3849F20C" w:rsidR="00D53EB6" w:rsidRDefault="00FE2121" w:rsidP="00D53EB6">
      <w:r>
        <w:rPr>
          <w:noProof/>
        </w:rPr>
        <w:drawing>
          <wp:inline distT="0" distB="0" distL="0" distR="0" wp14:anchorId="1B482121" wp14:editId="1B939A89">
            <wp:extent cx="5274310" cy="398843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88435"/>
                    </a:xfrm>
                    <a:prstGeom prst="rect">
                      <a:avLst/>
                    </a:prstGeom>
                    <a:noFill/>
                    <a:ln>
                      <a:noFill/>
                    </a:ln>
                  </pic:spPr>
                </pic:pic>
              </a:graphicData>
            </a:graphic>
          </wp:inline>
        </w:drawing>
      </w:r>
    </w:p>
    <w:p w14:paraId="1218C55C" w14:textId="2E3B4089" w:rsidR="00E81D5B" w:rsidRDefault="00780DFC" w:rsidP="00443E7B">
      <w:pPr>
        <w:ind w:firstLineChars="200" w:firstLine="480"/>
      </w:pPr>
      <w:r>
        <w:rPr>
          <w:rFonts w:hint="eastAsia"/>
        </w:rPr>
        <w:t>下面，我们考虑进行更全面的观察。</w:t>
      </w:r>
      <w:r w:rsidR="004A3BDB">
        <w:rPr>
          <w:rFonts w:hint="eastAsia"/>
        </w:rPr>
        <w:t>观察作者前</w:t>
      </w:r>
      <w:r w:rsidR="004A3BDB">
        <w:rPr>
          <w:rFonts w:hint="eastAsia"/>
        </w:rPr>
        <w:t>n</w:t>
      </w:r>
      <w:r w:rsidR="004A3BDB">
        <w:rPr>
          <w:rFonts w:hint="eastAsia"/>
        </w:rPr>
        <w:t>年的情况。</w:t>
      </w:r>
      <w:r w:rsidR="00D75D72">
        <w:rPr>
          <w:rFonts w:hint="eastAsia"/>
        </w:rPr>
        <w:t>当时点为</w:t>
      </w:r>
      <w:r w:rsidR="00D75D72">
        <w:rPr>
          <w:rFonts w:hint="eastAsia"/>
        </w:rPr>
        <w:t>3</w:t>
      </w:r>
      <w:r w:rsidR="00D75D72">
        <w:rPr>
          <w:rFonts w:hint="eastAsia"/>
        </w:rPr>
        <w:t>时，</w:t>
      </w:r>
      <w:r w:rsidR="00D75D72">
        <w:rPr>
          <w:rFonts w:hint="eastAsia"/>
        </w:rPr>
        <w:t>70%</w:t>
      </w:r>
      <w:r w:rsidR="00D75D72">
        <w:rPr>
          <w:rFonts w:hint="eastAsia"/>
        </w:rPr>
        <w:t>左右的</w:t>
      </w:r>
      <w:r w:rsidR="00DE0B4C">
        <w:rPr>
          <w:rFonts w:hint="eastAsia"/>
        </w:rPr>
        <w:t>研究者没有发生转向。职业生涯长度的增加，转向的可能性越来越大。</w:t>
      </w:r>
      <w:r w:rsidR="004A65BB">
        <w:rPr>
          <w:rFonts w:hint="eastAsia"/>
        </w:rPr>
        <w:t>在第</w:t>
      </w:r>
      <w:r w:rsidR="004A65BB">
        <w:rPr>
          <w:rFonts w:hint="eastAsia"/>
        </w:rPr>
        <w:t>2</w:t>
      </w:r>
      <w:r w:rsidR="004A65BB">
        <w:rPr>
          <w:rFonts w:hint="eastAsia"/>
        </w:rPr>
        <w:t>至</w:t>
      </w:r>
      <w:r w:rsidR="004A65BB">
        <w:rPr>
          <w:rFonts w:hint="eastAsia"/>
        </w:rPr>
        <w:t>5</w:t>
      </w:r>
      <w:r w:rsidR="004A65BB">
        <w:rPr>
          <w:rFonts w:hint="eastAsia"/>
        </w:rPr>
        <w:t>个时点发生转向的比例最大。</w:t>
      </w:r>
    </w:p>
    <w:p w14:paraId="7B8B66D6" w14:textId="02429735" w:rsidR="00377F5F" w:rsidRDefault="00723074" w:rsidP="00723074">
      <w:r>
        <w:rPr>
          <w:noProof/>
        </w:rPr>
        <w:lastRenderedPageBreak/>
        <w:drawing>
          <wp:inline distT="0" distB="0" distL="0" distR="0" wp14:anchorId="6210A17D" wp14:editId="71A2812D">
            <wp:extent cx="5274310" cy="4345305"/>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33103577" wp14:editId="2215071B">
            <wp:extent cx="5274310" cy="434530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FDFF624" wp14:editId="2C4CC88F">
            <wp:extent cx="5274310" cy="4345305"/>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1DF289BD" wp14:editId="0E236404">
            <wp:extent cx="5274310" cy="434530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7C9AD626" wp14:editId="2D454C8F">
            <wp:extent cx="5274310" cy="434530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5B165C60" wp14:editId="33A71AB5">
            <wp:extent cx="5274310" cy="4345305"/>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3E2B05C" wp14:editId="113ED2CE">
            <wp:extent cx="5274310" cy="4345305"/>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2A9478F6" wp14:editId="6612624E">
            <wp:extent cx="5274310" cy="4345305"/>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drawing>
          <wp:inline distT="0" distB="0" distL="0" distR="0" wp14:anchorId="1CF15068" wp14:editId="2B0615F0">
            <wp:extent cx="5274310" cy="4296410"/>
            <wp:effectExtent l="0" t="0" r="254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70A673DB" wp14:editId="61005152">
            <wp:extent cx="5274310" cy="4296410"/>
            <wp:effectExtent l="0" t="0" r="2540"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CB77CBD" wp14:editId="73771FC9">
            <wp:extent cx="5274310" cy="4296410"/>
            <wp:effectExtent l="0" t="0" r="2540" b="889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63932F4" wp14:editId="59A64662">
            <wp:extent cx="5274310" cy="4296410"/>
            <wp:effectExtent l="0" t="0" r="254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B64A1BE" wp14:editId="040D8142">
            <wp:extent cx="5274310" cy="4296410"/>
            <wp:effectExtent l="0" t="0" r="2540"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1E9DCD78" wp14:editId="3B3E5C8F">
            <wp:extent cx="5274310" cy="4296410"/>
            <wp:effectExtent l="0" t="0" r="2540" b="889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26E02719" wp14:editId="2CA803E4">
            <wp:extent cx="5274310" cy="4296410"/>
            <wp:effectExtent l="0" t="0" r="254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0048ADE5" wp14:editId="5DB5589F">
            <wp:extent cx="5274310" cy="4296410"/>
            <wp:effectExtent l="0" t="0" r="2540" b="889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F43EC6D" wp14:editId="38DA8C02">
            <wp:extent cx="5274310" cy="4296410"/>
            <wp:effectExtent l="0" t="0" r="254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BD20151" wp14:editId="5353DC05">
            <wp:extent cx="5274310" cy="4296410"/>
            <wp:effectExtent l="0" t="0" r="254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289620E" wp14:editId="69E8D40C">
            <wp:extent cx="5274310" cy="4296410"/>
            <wp:effectExtent l="0" t="0" r="254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p>
    <w:p w14:paraId="3152C797" w14:textId="3CB40C44" w:rsidR="00377F5F" w:rsidRDefault="00377F5F" w:rsidP="00443E7B">
      <w:pPr>
        <w:ind w:firstLineChars="200" w:firstLine="480"/>
      </w:pPr>
      <w:r>
        <w:rPr>
          <w:rFonts w:hint="eastAsia"/>
        </w:rPr>
        <w:lastRenderedPageBreak/>
        <w:t>下一步，看</w:t>
      </w:r>
      <w:r w:rsidR="00182C88">
        <w:rPr>
          <w:rFonts w:hint="eastAsia"/>
        </w:rPr>
        <w:t>这些转向的人，是从哪里转到哪里；不转的人，来自哪些学科</w:t>
      </w:r>
      <w:r w:rsidR="002957A1">
        <w:rPr>
          <w:rFonts w:hint="eastAsia"/>
        </w:rPr>
        <w:t>。</w:t>
      </w:r>
      <w:r w:rsidR="00F21AC6">
        <w:rPr>
          <w:rFonts w:hint="eastAsia"/>
        </w:rPr>
        <w:t>可能会对</w:t>
      </w:r>
      <w:r w:rsidR="00F21AC6">
        <w:rPr>
          <w:rFonts w:hint="eastAsia"/>
        </w:rPr>
        <w:t>WoS</w:t>
      </w:r>
      <w:r w:rsidR="00F21AC6">
        <w:rPr>
          <w:rFonts w:hint="eastAsia"/>
        </w:rPr>
        <w:t>学科分类做调整</w:t>
      </w:r>
      <w:r w:rsidR="00ED5E9C">
        <w:rPr>
          <w:rFonts w:hint="eastAsia"/>
        </w:rPr>
        <w:t>。</w:t>
      </w:r>
    </w:p>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p>
    <w:p w14:paraId="021B15BC" w14:textId="78CE530C" w:rsidR="00993759" w:rsidRDefault="00FF600E" w:rsidP="005F0972">
      <w:pPr>
        <w:ind w:firstLineChars="200" w:firstLine="480"/>
      </w:pPr>
      <w:r>
        <w:rPr>
          <w:rFonts w:hint="eastAsia"/>
        </w:rPr>
        <w:t>看</w:t>
      </w:r>
      <w:r w:rsidR="009B2458">
        <w:rPr>
          <w:rFonts w:hint="eastAsia"/>
        </w:rPr>
        <w:t>不转换的那些</w:t>
      </w:r>
      <w:r w:rsidR="002551CC">
        <w:rPr>
          <w:rFonts w:hint="eastAsia"/>
        </w:rPr>
        <w:t>作者中</w:t>
      </w:r>
      <w:r w:rsidR="009548E0">
        <w:rPr>
          <w:rFonts w:hint="eastAsia"/>
        </w:rPr>
        <w:t>，</w:t>
      </w:r>
      <w:r w:rsidR="00745192">
        <w:rPr>
          <w:rFonts w:hint="eastAsia"/>
        </w:rPr>
        <w:t>最常出现</w:t>
      </w:r>
      <w:r w:rsidR="002551CC">
        <w:rPr>
          <w:rFonts w:hint="eastAsia"/>
        </w:rPr>
        <w:t>组合的</w:t>
      </w:r>
      <w:r w:rsidR="002551CC">
        <w:rPr>
          <w:rFonts w:hint="eastAsia"/>
        </w:rPr>
        <w:t>rank</w:t>
      </w:r>
      <w:r w:rsidR="009B2B75">
        <w:rPr>
          <w:rFonts w:hint="eastAsia"/>
        </w:rPr>
        <w:t>？</w:t>
      </w:r>
      <w:r w:rsidR="00AF4F6C">
        <w:rPr>
          <w:rFonts w:hint="eastAsia"/>
        </w:rPr>
        <w:t>经常转换的研究中</w:t>
      </w:r>
      <w:r w:rsidR="00EA60EC">
        <w:rPr>
          <w:rFonts w:hint="eastAsia"/>
        </w:rPr>
        <w:t>，</w:t>
      </w:r>
      <w:r w:rsidR="009B2B75">
        <w:t>initial set</w:t>
      </w:r>
      <w:r w:rsidR="009B2B75">
        <w:rPr>
          <w:rFonts w:hint="eastAsia"/>
        </w:rPr>
        <w:t>和变换的那个学科一般是啥关系？</w:t>
      </w:r>
    </w:p>
    <w:p w14:paraId="183EDCEE" w14:textId="2D10E4EA" w:rsidR="0033554E" w:rsidRDefault="0033554E" w:rsidP="00443E7B">
      <w:pPr>
        <w:ind w:firstLineChars="200" w:firstLine="480"/>
      </w:pPr>
      <w:r>
        <w:rPr>
          <w:rFonts w:hint="eastAsia"/>
        </w:rPr>
        <w:t>见：</w:t>
      </w:r>
      <w:r w:rsidR="00931A40" w:rsidRPr="00931A40">
        <w:t>autoGoDeepBreakThroughCases.log</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09C43A53"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p>
    <w:p w14:paraId="2C1D7B94" w14:textId="493218CD" w:rsidR="006A17EA" w:rsidRPr="001640FA" w:rsidRDefault="00B73C09" w:rsidP="00C653DF">
      <w:pPr>
        <w:ind w:firstLineChars="200" w:firstLine="480"/>
      </w:pPr>
      <w:proofErr w:type="spellStart"/>
      <w:r>
        <w:t>WebOfScience</w:t>
      </w:r>
      <w:proofErr w:type="spellEnd"/>
      <w:r>
        <w:rPr>
          <w:rFonts w:hint="eastAsia"/>
        </w:rPr>
        <w:t>是一个细粒度，较权威的分类框架。</w:t>
      </w:r>
      <w:proofErr w:type="spellStart"/>
      <w:r w:rsidR="008E15F9">
        <w:t>WebO</w:t>
      </w:r>
      <w:r w:rsidR="0030013C">
        <w:t>fScience</w:t>
      </w:r>
      <w:proofErr w:type="spellEnd"/>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93B3555" w:rsidR="00E924C7" w:rsidRPr="00C653DF" w:rsidRDefault="00C653DF" w:rsidP="00443E7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0BE82A2F" w14:textId="21FE19EA" w:rsidR="00E27A9D" w:rsidRPr="00B04F9C" w:rsidRDefault="00A03AA0" w:rsidP="008F38F9">
      <w:pPr>
        <w:pStyle w:val="1"/>
        <w:rPr>
          <w:rFonts w:ascii="Times New Roman" w:hAnsi="Times New Roman" w:cs="Times New Roman"/>
        </w:rPr>
      </w:pPr>
      <w:bookmarkStart w:id="41"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 xml:space="preserve">Jacobs J A, Frickel S. Interdisciplinarity: A Critical Assessment[J]. Annual Review </w:t>
      </w:r>
      <w:r>
        <w:lastRenderedPageBreak/>
        <w:t>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lastRenderedPageBreak/>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lastRenderedPageBreak/>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 xml:space="preserve">Park M, Maity S K, Wuchty S, et al. Interdisciplinary Papers Supported by </w:t>
      </w:r>
      <w:r>
        <w:lastRenderedPageBreak/>
        <w:t>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lastRenderedPageBreak/>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 xml:space="preserve">Belkhouja M, Fattoum S, Yoon H (David). Does greater diversification increase individual productivity? The moderating effect of attention allocation[J]. Research </w:t>
      </w:r>
      <w:r>
        <w:lastRenderedPageBreak/>
        <w:t>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5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5T15:42:00Z" w:initials="XJ">
    <w:p w14:paraId="63B0FFB9" w14:textId="6237F8A3" w:rsidR="008C592A" w:rsidRDefault="008C592A">
      <w:pPr>
        <w:pStyle w:val="ae"/>
      </w:pPr>
      <w:r>
        <w:rPr>
          <w:rStyle w:val="ad"/>
        </w:rPr>
        <w:annotationRef/>
      </w:r>
      <w:r>
        <w:rPr>
          <w:rFonts w:hint="eastAsia"/>
        </w:rPr>
        <w:t>这里不是“真实跨度”，用开始年减去停止年</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 w:id="40" w:author="Xu Jiawei" w:date="2023-05-05T15:43:00Z" w:initials="XJ">
    <w:p w14:paraId="494F0992" w14:textId="19795F98" w:rsidR="0016474B" w:rsidRDefault="0016474B">
      <w:pPr>
        <w:pStyle w:val="ae"/>
      </w:pPr>
      <w:r>
        <w:rPr>
          <w:rStyle w:val="ad"/>
        </w:rPr>
        <w:annotationRef/>
      </w:r>
      <w:r>
        <w:rPr>
          <w:rFonts w:hint="eastAsia"/>
        </w:rPr>
        <w:t>8</w:t>
      </w:r>
      <w:r>
        <w:rPr>
          <w:rFonts w:hint="eastAsia"/>
        </w:rPr>
        <w:t>至</w:t>
      </w:r>
      <w:r>
        <w:rPr>
          <w:rFonts w:hint="eastAsia"/>
        </w:rPr>
        <w:t>10</w:t>
      </w:r>
      <w:r>
        <w:rPr>
          <w:rFonts w:hint="eastAsia"/>
        </w:rPr>
        <w:t>年不是真实</w:t>
      </w:r>
      <w:r w:rsidR="00D86F24">
        <w:rPr>
          <w:rFonts w:hint="eastAsia"/>
        </w:rPr>
        <w:t>跨度</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7C567EC7" w15:done="0"/>
  <w15:commentEx w15:paraId="494F09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7FBFAA2" w16cex:dateUtc="2023-05-02T13:09:00Z"/>
  <w16cex:commentExtensible w16cex:durableId="27FFA29E" w16cex:dateUtc="2023-05-05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7C567EC7" w16cid:durableId="27FBFAA2"/>
  <w16cid:commentId w16cid:paraId="494F0992" w16cid:durableId="27FFA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98ADE" w14:textId="77777777" w:rsidR="00314CFA" w:rsidRDefault="00314CFA" w:rsidP="00FF1F60">
      <w:r>
        <w:separator/>
      </w:r>
    </w:p>
  </w:endnote>
  <w:endnote w:type="continuationSeparator" w:id="0">
    <w:p w14:paraId="4565189C" w14:textId="77777777" w:rsidR="00314CFA" w:rsidRDefault="00314CFA"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10975" w14:textId="77777777" w:rsidR="00314CFA" w:rsidRDefault="00314CFA" w:rsidP="00FF1F60">
      <w:r>
        <w:separator/>
      </w:r>
    </w:p>
  </w:footnote>
  <w:footnote w:type="continuationSeparator" w:id="0">
    <w:p w14:paraId="686A25EA" w14:textId="77777777" w:rsidR="00314CFA" w:rsidRDefault="00314CFA"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1BE"/>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5E8"/>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639"/>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A8B"/>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E2A"/>
    <w:rsid w:val="0016402C"/>
    <w:rsid w:val="001640FA"/>
    <w:rsid w:val="00164165"/>
    <w:rsid w:val="00164220"/>
    <w:rsid w:val="0016471D"/>
    <w:rsid w:val="0016474B"/>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C7F"/>
    <w:rsid w:val="00182C88"/>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567"/>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51CC"/>
    <w:rsid w:val="0025622F"/>
    <w:rsid w:val="00256399"/>
    <w:rsid w:val="00257A8D"/>
    <w:rsid w:val="00257C61"/>
    <w:rsid w:val="00257E08"/>
    <w:rsid w:val="00257E4F"/>
    <w:rsid w:val="00260F8F"/>
    <w:rsid w:val="002610A3"/>
    <w:rsid w:val="002616C4"/>
    <w:rsid w:val="00261A5B"/>
    <w:rsid w:val="00261FED"/>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53"/>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0A5"/>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5A6"/>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C22"/>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9EA"/>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690"/>
    <w:rsid w:val="005E73D7"/>
    <w:rsid w:val="005E7F23"/>
    <w:rsid w:val="005F0348"/>
    <w:rsid w:val="005F08EE"/>
    <w:rsid w:val="005F0972"/>
    <w:rsid w:val="005F0C96"/>
    <w:rsid w:val="005F0FFC"/>
    <w:rsid w:val="005F2411"/>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3D22"/>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D66"/>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BB"/>
    <w:rsid w:val="00697BDF"/>
    <w:rsid w:val="00697D1A"/>
    <w:rsid w:val="006A0822"/>
    <w:rsid w:val="006A086A"/>
    <w:rsid w:val="006A1258"/>
    <w:rsid w:val="006A17EA"/>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5AEE"/>
    <w:rsid w:val="006E6BF2"/>
    <w:rsid w:val="006E6CBF"/>
    <w:rsid w:val="006E730D"/>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8CD"/>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4B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2AA"/>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8F8"/>
    <w:rsid w:val="00860B37"/>
    <w:rsid w:val="00860C0B"/>
    <w:rsid w:val="00861093"/>
    <w:rsid w:val="00861433"/>
    <w:rsid w:val="00861592"/>
    <w:rsid w:val="00861884"/>
    <w:rsid w:val="00861FE7"/>
    <w:rsid w:val="0086237A"/>
    <w:rsid w:val="0086270E"/>
    <w:rsid w:val="0086297A"/>
    <w:rsid w:val="00862AC6"/>
    <w:rsid w:val="008632BF"/>
    <w:rsid w:val="00863427"/>
    <w:rsid w:val="0086446E"/>
    <w:rsid w:val="0086458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3ECE"/>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1A40"/>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EDE"/>
    <w:rsid w:val="00A47D1E"/>
    <w:rsid w:val="00A5023F"/>
    <w:rsid w:val="00A503F5"/>
    <w:rsid w:val="00A50797"/>
    <w:rsid w:val="00A50C95"/>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D86"/>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1BF"/>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399"/>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F88"/>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C09"/>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D72"/>
    <w:rsid w:val="00D75F8F"/>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0B4C"/>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8E8"/>
    <w:rsid w:val="00EB2346"/>
    <w:rsid w:val="00EB24A9"/>
    <w:rsid w:val="00EB2E1E"/>
    <w:rsid w:val="00EB2F70"/>
    <w:rsid w:val="00EB35F1"/>
    <w:rsid w:val="00EB37DC"/>
    <w:rsid w:val="00EB3997"/>
    <w:rsid w:val="00EB3C56"/>
    <w:rsid w:val="00EB3E31"/>
    <w:rsid w:val="00EB40BD"/>
    <w:rsid w:val="00EB4265"/>
    <w:rsid w:val="00EB471E"/>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671D2"/>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C9E"/>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121"/>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microsoft.com/office/2011/relationships/people" Target="people.xml"/><Relationship Id="rId5" Type="http://schemas.openxmlformats.org/officeDocument/2006/relationships/footnotes" Target="footnotes.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microsoft.com/office/2011/relationships/commentsExtended" Target="commentsExtended.xml"/><Relationship Id="rId51"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9</TotalTime>
  <Pages>62</Pages>
  <Words>38692</Words>
  <Characters>220551</Characters>
  <Application>Microsoft Office Word</Application>
  <DocSecurity>0</DocSecurity>
  <Lines>1837</Lines>
  <Paragraphs>517</Paragraphs>
  <ScaleCrop>false</ScaleCrop>
  <Company/>
  <LinksUpToDate>false</LinksUpToDate>
  <CharactersWithSpaces>25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4277</cp:revision>
  <dcterms:created xsi:type="dcterms:W3CDTF">2022-11-19T16:04:00Z</dcterms:created>
  <dcterms:modified xsi:type="dcterms:W3CDTF">2023-05-0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